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BA18748" w:rsidR="00146431" w:rsidRDefault="006D6EB0">
      <w:pPr>
        <w:rPr>
          <w:u w:val="single"/>
        </w:rPr>
      </w:pPr>
      <w:r>
        <w:rPr>
          <w:u w:val="single"/>
        </w:rPr>
        <w:t>Background</w:t>
      </w:r>
      <w:r w:rsidR="007F22BA">
        <w:rPr>
          <w:u w:val="single"/>
        </w:rPr>
        <w:t xml:space="preserve"> – CHAP1</w:t>
      </w:r>
    </w:p>
    <w:p w14:paraId="61FFC8AF" w14:textId="6D9E5CC9" w:rsidR="00CB0DF4" w:rsidRPr="00CB0DF4" w:rsidRDefault="00CB0DF4">
      <w:pPr>
        <w:rPr>
          <w:i/>
          <w:iCs/>
        </w:rPr>
      </w:pPr>
      <w:r>
        <w:rPr>
          <w:i/>
          <w:iCs/>
        </w:rPr>
        <w:t>Start it off with hi-</w:t>
      </w:r>
      <w:proofErr w:type="spellStart"/>
      <w:r>
        <w:rPr>
          <w:i/>
          <w:iCs/>
        </w:rPr>
        <w:t>lumi</w:t>
      </w:r>
      <w:proofErr w:type="spellEnd"/>
      <w:r>
        <w:rPr>
          <w:i/>
          <w:iCs/>
        </w:rPr>
        <w:t xml:space="preserve"> motivation</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w:t>
      </w:r>
      <w:proofErr w:type="spellStart"/>
      <w:r w:rsidR="00B07F16">
        <w:t>Codina</w:t>
      </w:r>
      <w:proofErr w:type="spellEnd"/>
      <w:r w:rsidR="00B07F16">
        <w:t xml:space="preserve">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lastRenderedPageBreak/>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Default="00AE2DA0" w:rsidP="00AB4A62">
      <w:pPr>
        <w:pStyle w:val="ListParagraph"/>
        <w:numPr>
          <w:ilvl w:val="0"/>
          <w:numId w:val="1"/>
        </w:numPr>
      </w:pPr>
      <w:r>
        <w:t xml:space="preserve">Readout PDO for channels above threshold (footnote </w:t>
      </w:r>
      <w:proofErr w:type="spellStart"/>
      <w:r>
        <w:t>neighbour</w:t>
      </w:r>
      <w:proofErr w:type="spellEnd"/>
      <w:r>
        <w:t xml:space="preserve"> triggering)</w:t>
      </w:r>
      <w:r w:rsidR="00BA0E6B">
        <w:t xml:space="preserve"> (</w:t>
      </w:r>
      <w:r w:rsidR="00BA0E6B" w:rsidRPr="006061B5">
        <w:rPr>
          <w:highlight w:val="green"/>
        </w:rPr>
        <w:t>prototype</w:t>
      </w:r>
      <w:r w:rsidR="006061B5" w:rsidRPr="006061B5">
        <w:rPr>
          <w:highlight w:val="green"/>
        </w:rPr>
        <w:t xml:space="preserve"> board and</w:t>
      </w:r>
      <w:r w:rsidR="00BA0E6B" w:rsidRPr="006061B5">
        <w:rPr>
          <w:highlight w:val="green"/>
        </w:rPr>
        <w:t xml:space="preserve"> ASIC)</w:t>
      </w:r>
      <w:r w:rsidR="00066353">
        <w:t xml:space="preserve"> – no need to mention decoder, data assembled based on detector geometry, note collaborators (citations not necessary)</w:t>
      </w:r>
    </w:p>
    <w:p w14:paraId="7AB47FCA" w14:textId="13356A2C" w:rsidR="00AE2DA0" w:rsidRDefault="00AE2DA0" w:rsidP="00AB4A62">
      <w:pPr>
        <w:pStyle w:val="ListParagraph"/>
        <w:numPr>
          <w:ilvl w:val="0"/>
          <w:numId w:val="1"/>
        </w:numPr>
      </w:pPr>
      <w:r>
        <w:t>Each muon event corresponds to one trigger</w:t>
      </w:r>
    </w:p>
    <w:p w14:paraId="3DBA2D6F" w14:textId="1D8CE872" w:rsidR="00AB4A62" w:rsidRDefault="00AE2DA0" w:rsidP="00AB4A62">
      <w:pPr>
        <w:pStyle w:val="ListParagraph"/>
        <w:numPr>
          <w:ilvl w:val="0"/>
          <w:numId w:val="1"/>
        </w:numPr>
      </w:pPr>
      <w:r>
        <w:t>Chamber operation also requires gas system, slow control, HV.</w:t>
      </w:r>
    </w:p>
    <w:p w14:paraId="41BE2E0A" w14:textId="5E93855B" w:rsidR="00AE2DA0" w:rsidRDefault="00AE2DA0" w:rsidP="00AB4A62">
      <w:pPr>
        <w:pStyle w:val="ListParagraph"/>
        <w:numPr>
          <w:ilvl w:val="0"/>
          <w:numId w:val="1"/>
        </w:numPr>
      </w:pPr>
      <w:r>
        <w:t>We run at 2900V</w:t>
      </w:r>
      <w:r w:rsidR="006061B5">
        <w:t xml:space="preserve"> (close to nominal)</w:t>
      </w:r>
      <w:r>
        <w:t xml:space="preserve"> and 3100V – why?</w:t>
      </w:r>
      <w:r w:rsidR="006061B5">
        <w:t xml:space="preserve"> FEBs not optimized for pad readout</w:t>
      </w:r>
    </w:p>
    <w:p w14:paraId="681834CA" w14:textId="4346EE6B" w:rsidR="00BA0E6B" w:rsidRDefault="00345164" w:rsidP="00BA0E6B">
      <w:pPr>
        <w:pStyle w:val="ListParagraph"/>
        <w:numPr>
          <w:ilvl w:val="0"/>
          <w:numId w:val="1"/>
        </w:numPr>
      </w:pPr>
      <w:r w:rsidRPr="00AE2DA0">
        <w:rPr>
          <w:highlight w:val="green"/>
        </w:rPr>
        <w:t>Collect</w:t>
      </w:r>
      <w:r>
        <w:t xml:space="preserve">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signal, but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lastRenderedPageBreak/>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lastRenderedPageBreak/>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248E09D3" w:rsidR="00745BD5" w:rsidRPr="007F22BA" w:rsidRDefault="00AC1907" w:rsidP="00745BD5">
      <w:pPr>
        <w:rPr>
          <w:b/>
          <w:bCs/>
          <w:u w:val="single"/>
        </w:rPr>
      </w:pPr>
      <w:r>
        <w:rPr>
          <w:u w:val="single"/>
        </w:rPr>
        <w:t>Outlook and Summary</w:t>
      </w:r>
      <w:r w:rsidR="00745BD5">
        <w:rPr>
          <w:u w:val="single"/>
        </w:rPr>
        <w:t>:</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lastRenderedPageBreak/>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66353"/>
    <w:rsid w:val="000E184B"/>
    <w:rsid w:val="000E503C"/>
    <w:rsid w:val="00142201"/>
    <w:rsid w:val="00146431"/>
    <w:rsid w:val="00191042"/>
    <w:rsid w:val="001A1763"/>
    <w:rsid w:val="001A3A36"/>
    <w:rsid w:val="001C6B2D"/>
    <w:rsid w:val="00223AF2"/>
    <w:rsid w:val="002308D4"/>
    <w:rsid w:val="00254279"/>
    <w:rsid w:val="00264E61"/>
    <w:rsid w:val="00285DB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061B5"/>
    <w:rsid w:val="00606A7A"/>
    <w:rsid w:val="00606A84"/>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E1B61"/>
    <w:rsid w:val="007F22BA"/>
    <w:rsid w:val="00802357"/>
    <w:rsid w:val="008126A1"/>
    <w:rsid w:val="008671C2"/>
    <w:rsid w:val="008A339D"/>
    <w:rsid w:val="008B5004"/>
    <w:rsid w:val="008C52C9"/>
    <w:rsid w:val="008C66B3"/>
    <w:rsid w:val="008D4E9A"/>
    <w:rsid w:val="008F11AA"/>
    <w:rsid w:val="00977193"/>
    <w:rsid w:val="00991399"/>
    <w:rsid w:val="00997A27"/>
    <w:rsid w:val="009C7452"/>
    <w:rsid w:val="009E7BCA"/>
    <w:rsid w:val="00A10872"/>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1B04"/>
    <w:rsid w:val="00D5404E"/>
    <w:rsid w:val="00DA54C9"/>
    <w:rsid w:val="00DB4F1B"/>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5</Pages>
  <Words>18995</Words>
  <Characters>108277</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33</cp:revision>
  <dcterms:created xsi:type="dcterms:W3CDTF">2021-07-27T21:31:00Z</dcterms:created>
  <dcterms:modified xsi:type="dcterms:W3CDTF">2021-09-0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